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42C0AE" w14:textId="77777777" w:rsidR="00241BFA" w:rsidRDefault="00241BFA"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Armstrong, Hamilton, and Sweeney 2006)</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
    <w:p w14:paraId="31E68138"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72F8148D"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32394731"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5A6CFC7D" w14:textId="20A9C183"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2B7171FE" w14:textId="5031C304" w:rsidR="009C14DD" w:rsidRDefault="009C14DD"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1BB29DC" w14:textId="5CB53DD0" w:rsidR="00241BFA" w:rsidRDefault="009C14DD"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30114328" w14:textId="3724FA79"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348D9582" w14:textId="05A961BC"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E47111">
        <w:rPr>
          <w:rFonts w:ascii="Arial" w:eastAsia="Times New Roman" w:hAnsi="Arial" w:cs="Arial"/>
          <w:color w:val="000000"/>
          <w:sz w:val="22"/>
          <w:szCs w:val="22"/>
        </w:rPr>
        <w:t>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448FDF2" w14:textId="3884D20F" w:rsidR="00E47111" w:rsidRDefault="00E47111"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w:t>
      </w:r>
      <w:r w:rsidR="00F06F8D">
        <w:rPr>
          <w:rFonts w:ascii="Arial" w:eastAsia="Times New Roman" w:hAnsi="Arial" w:cs="Arial"/>
          <w:color w:val="000000"/>
          <w:sz w:val="22"/>
          <w:szCs w:val="22"/>
        </w:rPr>
        <w:t>i</w:t>
      </w:r>
      <w:r>
        <w:rPr>
          <w:rFonts w:ascii="Arial" w:eastAsia="Times New Roman" w:hAnsi="Arial" w:cs="Arial"/>
          <w:color w:val="000000"/>
          <w:sz w:val="22"/>
          <w:szCs w:val="22"/>
        </w:rPr>
        <w:t xml:space="preserve">liation for women, they do not for men. </w:t>
      </w:r>
      <w:r w:rsidR="00F06F8D">
        <w:rPr>
          <w:rFonts w:ascii="Arial" w:eastAsia="Times New Roman" w:hAnsi="Arial" w:cs="Arial"/>
          <w:color w:val="000000"/>
          <w:sz w:val="22"/>
          <w:szCs w:val="22"/>
        </w:rPr>
        <w:t>Just one university.</w:t>
      </w:r>
    </w:p>
    <w:p w14:paraId="5A7B50B4" w14:textId="2168A596" w:rsidR="00B27E8A" w:rsidRDefault="00B27E8A" w:rsidP="00B27E8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9j9V0Ah","properties":{"formattedCitation":"(Pike 2000)","plainCitation":"(Pike 2000)","noteIndex":0},"citationItems":[{"id":550,"uris":["http://zotero.org/users/local/Y2pNJapA/items/V9MZ9RN3"],"uri":["http://zotero.org/users/local/Y2pNJapA/items/V9MZ9RN3"],"itemData":{"id":550,"type":"article-journal","abstract":"In recent years, the role of fraternities and sororities on college campuses has come under increasing scrutiny. Results of the National Study of Student Learning (NSSL) indicate that membership in a Greek organization can have a negative effect on students' cognitive development, particularly during the first year of college. The present research sought to assess the generalizability of the NSSL findings to first-year students attending a research university in the Midwest. In contrast to the NSSL findings, results indicated that Greek students had higher levels of involvement and gains in general abilities than did non-Greek students. Moreover, Greeks' gains in cognitive development were the result of their social involvement. Implications for the Greek system, as well as implications for the study of college effects, are discussed.","container-title":"Research in Higher Education","ISSN":"0361-0365","issue":"1","note":"number: 1\npublisher: Springer","page":"117-139","source":"JSTOR","title":"The Influence of Fraternity or Sorority Membership on Students' College Experiences and Cognitive Development","volume":"41","author":[{"family":"Pike","given":"Gary R."}],"issued":{"date-parts":[["200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ike 2000)</w:t>
      </w:r>
      <w:r>
        <w:rPr>
          <w:rFonts w:ascii="Arial" w:eastAsia="Times New Roman" w:hAnsi="Arial" w:cs="Arial"/>
          <w:color w:val="000000"/>
          <w:sz w:val="22"/>
          <w:szCs w:val="22"/>
        </w:rPr>
        <w:fldChar w:fldCharType="end"/>
      </w:r>
    </w:p>
    <w:p w14:paraId="46A535D2" w14:textId="792C88A1"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3C827BF4" w14:textId="6AF9418A"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6A72FF">
        <w:rPr>
          <w:rFonts w:ascii="Arial" w:eastAsia="Times New Roman" w:hAnsi="Arial" w:cs="Arial"/>
          <w:color w:val="000000"/>
          <w:sz w:val="22"/>
          <w:szCs w:val="22"/>
        </w:rPr>
        <w:t xml:space="preserve"> </w:t>
      </w:r>
    </w:p>
    <w:p w14:paraId="6169B4EA" w14:textId="360B73AF"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he 1997 MU Freshman Survey. Sample population is first-time college students living on campus or in Greek housing. No international students. 31% response rate, 827 students. </w:t>
      </w:r>
      <w:r w:rsidR="009F199D">
        <w:rPr>
          <w:rFonts w:ascii="Arial" w:eastAsia="Times New Roman" w:hAnsi="Arial" w:cs="Arial"/>
          <w:color w:val="000000"/>
          <w:sz w:val="22"/>
          <w:szCs w:val="22"/>
        </w:rPr>
        <w:t>No compensation.</w:t>
      </w:r>
    </w:p>
    <w:p w14:paraId="7061D444" w14:textId="5B3728C9" w:rsidR="002214BC" w:rsidRDefault="002214BC" w:rsidP="002214BC">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RmxvkWh","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6E247D7C" w14:textId="5DB4078E"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E92BA96" w14:textId="31DD9AA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w:t>
      </w:r>
      <w:r w:rsidR="00511F02">
        <w:rPr>
          <w:rFonts w:ascii="Arial" w:eastAsia="Times New Roman" w:hAnsi="Arial" w:cs="Arial"/>
          <w:color w:val="000000"/>
          <w:sz w:val="22"/>
          <w:szCs w:val="22"/>
        </w:rPr>
        <w:t xml:space="preserve"> Scandals look at include sexual assaults, murders, hazing, and cheating. Murders and sexual assault make up 70% of the sample treatments. New York Times citations serves as a proxy for size of national media coverage.</w:t>
      </w:r>
      <w:r w:rsidR="00FD508F">
        <w:rPr>
          <w:rFonts w:ascii="Arial" w:eastAsia="Times New Roman" w:hAnsi="Arial" w:cs="Arial"/>
          <w:color w:val="000000"/>
          <w:sz w:val="22"/>
          <w:szCs w:val="22"/>
        </w:rPr>
        <w:t xml:space="preserve"> Find no effects on competitiveness, no effects on donations.</w:t>
      </w:r>
    </w:p>
    <w:p w14:paraId="25CA9666" w14:textId="1D82E21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41287C00" w14:textId="3A19E908" w:rsidR="00FD508F" w:rsidRDefault="00FD508F"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0F0D9A39" w14:textId="199A46E8" w:rsidR="00946EED" w:rsidRDefault="00214B1D" w:rsidP="00946EE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My6DuPT","properties":{"formattedCitation":"(Williams, Powell, and Wechsler 2003)","plainCitation":"(Williams, Powell, and Wechsler 2003)","noteIndex":0},"citationItems":[{"id":584,"uris":["http://zotero.org/users/local/Y2pNJapA/items/EAQ2T383"],"uri":["http://zotero.org/users/local/Y2pNJapA/items/EAQ2T383"],"itemData":{"id":584,"type":"article-journal","abstract":"It is often conjectured that a significant cost of youthful drinking is the future labour market consequences of having accumulated a lower stock of human capital. While several studies have investigated the effect of youthful drinking on the quantity of human capital stock accumulated, measured by years of education completed or high-school graduation, this paper investigates the effect of alcohol consumption on the quality of human capital stock accumulated as measured by college students GPA. Using data from the Harvard School of Public Health's College Alcohol Study, the indirect effect of the quantity of alcohol consumed on GPA is estimated through hours spent studying as well as the direct effect. Results show that the net total effect of alcohol consumption on GPA is negative for the sample of college students, and that the main effect is via a reduction in the hours spent studying. This finding confirms that high levels of alcohol consumption have an overall negative consequence for academic achievement, and hence future labour market outcomes.","container-title":"Applied Economics","DOI":"10.1080/0003684032000090735","ISSN":"0003-6846","issue":"10","note":"publisher: Routledge\n_eprint: https://doi.org/10.1080/0003684032000090735","page":"1227-1239","source":"Taylor and Francis+NEJM","title":"Does alcohol consumption reduce human capital accumulation? Evidence from the College Alcohol Study","title-short":"Does alcohol consumption reduce human capital accumulation?","volume":"35","author":[{"family":"Williams","given":"Jenny"},{"family":"Powell","given":"Lisa M."},{"family":"Wechsler","given":"Henry"}],"issued":{"date-parts":[["2003",6,3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illiams, Powell, and Wechsler 2003)</w:t>
      </w:r>
      <w:r>
        <w:rPr>
          <w:rFonts w:ascii="Arial" w:eastAsia="Times New Roman" w:hAnsi="Arial" w:cs="Arial"/>
          <w:color w:val="000000"/>
          <w:sz w:val="22"/>
          <w:szCs w:val="22"/>
        </w:rPr>
        <w:fldChar w:fldCharType="end"/>
      </w:r>
    </w:p>
    <w:p w14:paraId="4E9EECF3" w14:textId="46A27E2E"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2CF823A" w14:textId="3AC80F94"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Main Study: Use the Harvard College Alcohol </w:t>
      </w:r>
      <w:r w:rsidR="00A2704D">
        <w:rPr>
          <w:rFonts w:ascii="Arial" w:eastAsia="Times New Roman" w:hAnsi="Arial" w:cs="Arial"/>
          <w:color w:val="000000"/>
          <w:sz w:val="22"/>
          <w:szCs w:val="22"/>
        </w:rPr>
        <w:t xml:space="preserve">Study which samples 3 times in the 1990s. Use the full price of alcohol as an instrument for drinking. Finds that an extra drink on a typical drinking occasion is associated with a quarter of an hour less time spent studying per day. Students drink more as they get older up until the age of 21. They spend more hours studying as they </w:t>
      </w:r>
      <w:proofErr w:type="gramStart"/>
      <w:r w:rsidR="00A2704D">
        <w:rPr>
          <w:rFonts w:ascii="Arial" w:eastAsia="Times New Roman" w:hAnsi="Arial" w:cs="Arial"/>
          <w:color w:val="000000"/>
          <w:sz w:val="22"/>
          <w:szCs w:val="22"/>
        </w:rPr>
        <w:t>age, and</w:t>
      </w:r>
      <w:proofErr w:type="gramEnd"/>
      <w:r w:rsidR="00A2704D">
        <w:rPr>
          <w:rFonts w:ascii="Arial" w:eastAsia="Times New Roman" w:hAnsi="Arial" w:cs="Arial"/>
          <w:color w:val="000000"/>
          <w:sz w:val="22"/>
          <w:szCs w:val="22"/>
        </w:rPr>
        <w:t xml:space="preserve"> achieve a better GPA as they get older until they reach 21. Finds that alcohol reduces human capital stock as measured by GPA. </w:t>
      </w:r>
    </w:p>
    <w:p w14:paraId="356149FD" w14:textId="77648732"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w:t>
      </w:r>
      <w:r w:rsidR="008963ED">
        <w:rPr>
          <w:rFonts w:ascii="Arial" w:eastAsia="Times New Roman" w:hAnsi="Arial" w:cs="Arial"/>
          <w:color w:val="000000"/>
          <w:sz w:val="22"/>
          <w:szCs w:val="22"/>
        </w:rPr>
        <w:t xml:space="preserve"> I don’t think this is a good paper. </w:t>
      </w:r>
    </w:p>
    <w:p w14:paraId="66A38385" w14:textId="7EDDD146" w:rsidR="006A72FF" w:rsidRDefault="006A72FF" w:rsidP="006A72F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1EB26CA8" w14:textId="07EB8F93"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AE3B596" w14:textId="1FD93107" w:rsidR="006A72FF" w:rsidRDefault="006A72FF" w:rsidP="006A72F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In particular, if a male was assigned a roommate that previously drank alcohol prior to college, then that male should expect to have a lower grade point average than those assigned to nondrinking roommates. </w:t>
      </w:r>
    </w:p>
    <w:p w14:paraId="6A3AAAFD" w14:textId="16AE1062" w:rsidR="009E4685" w:rsidRDefault="009E4685" w:rsidP="009E4685">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2EB74FC7" w14:textId="72EF9D04"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D679F82" w14:textId="59F68459"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w:t>
      </w:r>
      <w:r w:rsidR="0025327A">
        <w:rPr>
          <w:rFonts w:ascii="Arial" w:eastAsia="Times New Roman" w:hAnsi="Arial" w:cs="Arial"/>
          <w:color w:val="000000"/>
          <w:sz w:val="22"/>
          <w:szCs w:val="22"/>
        </w:rPr>
        <w:t>The control group here is older college students. Hence, comparing drinking and driving of young underage students to older college students.</w:t>
      </w:r>
      <w:r w:rsidR="00867D35">
        <w:rPr>
          <w:rFonts w:ascii="Arial" w:eastAsia="Times New Roman" w:hAnsi="Arial" w:cs="Arial"/>
          <w:color w:val="000000"/>
          <w:sz w:val="22"/>
          <w:szCs w:val="22"/>
        </w:rPr>
        <w:t xml:space="preserve"> 26-27% reduction in probability of drinking and driving among those who reported drinking away from home.</w:t>
      </w:r>
    </w:p>
    <w:p w14:paraId="499289A4" w14:textId="29480C88" w:rsidR="009E4685" w:rsidRDefault="009E4685" w:rsidP="009E4685">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w:t>
      </w:r>
      <w:r w:rsidR="0025327A">
        <w:rPr>
          <w:rFonts w:ascii="Arial" w:eastAsia="Times New Roman" w:hAnsi="Arial" w:cs="Arial"/>
          <w:color w:val="000000"/>
          <w:sz w:val="22"/>
          <w:szCs w:val="22"/>
        </w:rPr>
        <w:t xml:space="preserve"> This has 119 schools and coverage of 40 states.</w:t>
      </w:r>
    </w:p>
    <w:p w14:paraId="35EB4C62" w14:textId="1F2F9A62" w:rsidR="0025327A" w:rsidRDefault="0025327A"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00426D35" w14:textId="1EB5C880" w:rsidR="00867D35" w:rsidRDefault="00867D35"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3ED989D4" w14:textId="41E54D03" w:rsidR="004F276F" w:rsidRDefault="004F276F" w:rsidP="004F276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CxQm5um","properties":{"formattedCitation":"(DeBard and Sacks 2011)","plainCitation":"(DeBard and Sacks 2011)","noteIndex":0},"citationItems":[{"id":208,"uris":["http://zotero.org/users/local/Y2pNJapA/items/PK7Z6VSR"],"uri":["http://zotero.org/users/local/Y2pNJapA/items/PK7Z6VSR"],"itemData":{"id":208,"type":"article-journal","abstract":"Much has been written about the need for student involvement to build a sense of belonging on college campuses. However, when it comes to membership in Greek social organizations, such involvement has been largely cast as negative. Unlike many of the anecdotal articles critical of the influence joining a Greek social organization can have on student success in college, this article offers the largest study ever conducted on the impact of Greek membership on the academic performance of first-year students, involving more than 45,000 student records from 17 different institutions. This study provides information regarding grades, credit hours earned, and retention. The findings offer not only a collective view in judging the efficacy of maintaining Greek life on our college campuses, but encourage individual institutions to use the methodology to inform policy at the institutional level.","container-title":"Journal of College Student Retention: Research, Theory &amp; Practice","DOI":"10.2190/CS.13.1.f","ISSN":"1521-0251","issue":"1","journalAbbreviation":"Journal of College Student Retention: Research, Theory &amp; Practice","language":"en","note":"publisher: SAGE Publications Inc","page":"109-126","source":"SAGE Journals","title":"Greek Membership: The Relationship with First-Year Academic Performance","title-short":"Greek Membership","volume":"13","author":[{"family":"DeBard","given":"Robert"},{"family":"Sacks","given":"Casey"}],"issued":{"date-parts":[["201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color w:val="000000"/>
          <w:sz w:val="22"/>
          <w:szCs w:val="22"/>
        </w:rPr>
        <w:t>(DeBard and Sacks 2011)</w:t>
      </w:r>
      <w:r>
        <w:rPr>
          <w:rFonts w:ascii="Arial" w:eastAsia="Times New Roman" w:hAnsi="Arial" w:cs="Arial"/>
          <w:color w:val="000000"/>
          <w:sz w:val="22"/>
          <w:szCs w:val="22"/>
        </w:rPr>
        <w:fldChar w:fldCharType="end"/>
      </w:r>
    </w:p>
    <w:p w14:paraId="14C8536B" w14:textId="37E1C3C6"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ype: </w:t>
      </w:r>
      <w:r w:rsidR="004657D1">
        <w:rPr>
          <w:rFonts w:ascii="Arial" w:eastAsia="Times New Roman" w:hAnsi="Arial" w:cs="Arial"/>
          <w:color w:val="000000"/>
          <w:sz w:val="22"/>
          <w:szCs w:val="22"/>
        </w:rPr>
        <w:t>Not economic. A really poor design with data that is kind of unique to the literature.</w:t>
      </w:r>
    </w:p>
    <w:p w14:paraId="3E0F22B7" w14:textId="0FA6ABD1"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data from 17 participating institutions and has students’ academic records. Wants to find whether there are differences between 1</w:t>
      </w:r>
      <w:r w:rsidRPr="004F276F">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Greek members and their counterparts in terms of GPA, credit hours earned, and retention to sophomore year. </w:t>
      </w:r>
    </w:p>
    <w:p w14:paraId="081A344A" w14:textId="745E33BD"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contribution: has unique student-level data from 17 participating universities. Most studies only use 1 university in the literature. </w:t>
      </w:r>
    </w:p>
    <w:p w14:paraId="261D2DC2" w14:textId="77777777" w:rsidR="004441B4"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Results: </w:t>
      </w:r>
    </w:p>
    <w:p w14:paraId="4209BF7B" w14:textId="0B03A6A8" w:rsidR="004441B4" w:rsidRDefault="004657D1"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Greek membership </w:t>
      </w:r>
      <w:r w:rsidR="004441B4">
        <w:rPr>
          <w:rFonts w:ascii="Arial" w:eastAsia="Times New Roman" w:hAnsi="Arial" w:cs="Arial"/>
          <w:color w:val="000000"/>
          <w:sz w:val="22"/>
          <w:szCs w:val="22"/>
        </w:rPr>
        <w:t xml:space="preserve">has better overall GPA, and more credit hours earned than their non-Greek counterparts. </w:t>
      </w:r>
    </w:p>
    <w:p w14:paraId="317AA2DF" w14:textId="2E9FC307" w:rsidR="004F276F"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ere is some evidence that deferred recruitment into the spring semester for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s could be beneficial, as Greek students who are deferred earn more credit hours in their first semester than they (for the sake of me thinking) otherwise would. </w:t>
      </w:r>
    </w:p>
    <w:p w14:paraId="23BA442B" w14:textId="63898AD4" w:rsidR="004441B4"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elps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retention by 9.2%. </w:t>
      </w:r>
    </w:p>
    <w:p w14:paraId="2857EAAB" w14:textId="5EE4DE4A" w:rsidR="004F276F" w:rsidRDefault="004657D1"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ownfalls: only participating institutions. Hence, schools with plausibly </w:t>
      </w:r>
      <w:proofErr w:type="gramStart"/>
      <w:r>
        <w:rPr>
          <w:rFonts w:ascii="Arial" w:eastAsia="Times New Roman" w:hAnsi="Arial" w:cs="Arial"/>
          <w:color w:val="000000"/>
          <w:sz w:val="22"/>
          <w:szCs w:val="22"/>
        </w:rPr>
        <w:t>better behaved</w:t>
      </w:r>
      <w:proofErr w:type="gramEnd"/>
      <w:r>
        <w:rPr>
          <w:rFonts w:ascii="Arial" w:eastAsia="Times New Roman" w:hAnsi="Arial" w:cs="Arial"/>
          <w:color w:val="000000"/>
          <w:sz w:val="22"/>
          <w:szCs w:val="22"/>
        </w:rPr>
        <w:t xml:space="preserve"> Greek life participated while those with bad Greek life did not. This is even more pronounced since the initial participation survey was sent to 86 directors of Greek life – these directors do not want to expose anything. Half of the institutions are private.</w:t>
      </w:r>
    </w:p>
    <w:p w14:paraId="0D30B166" w14:textId="5B8203CD" w:rsidR="003F7AD4" w:rsidRDefault="003F7AD4" w:rsidP="003F7AD4">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9XT9qPs","properties":{"formattedCitation":"(Bynion et al. 2020)","plainCitation":"(Bynion et al. 2020)","noteIndex":0},"citationItems":[{"id":210,"uris":["http://zotero.org/users/local/Y2pNJapA/items/IFZTVSQ3"],"uri":["http://zotero.org/users/local/Y2pNJapA/items/IFZTVSQ3"],"itemData":{"id":210,"type":"article-journal","abstract":"Objective Due to high prevalence rates of sexual assault among college-aged women and the benefits of disclosure (e.g., emotional well-being), it remains important to consider barriers to disclosure. The current paper aimed to examine if barriers to disclosure may be more salient to sorority women. Participants: We examined differences in rates of hypothetical willingness to formally disclose (N = 693) and actual formal/informal disclosure (N = 584) as well as mental health as a function of Greek-life status among college women. Method: Two separate online surveys were administered (October, 2016; January, 2017), respectively. Results: Findings suggest no significant differences in rates of hypothetical or actual formal/informal disclosure as a function of Greek-life status; however, Greek-life members reported lower mental health. Conclusion: Findings from the current studies suggest that institutional factors (e.g., campus climate) may serve as a barrier to disclosure. Limitations and future directions in this important area are discussed.","container-title":"Journal of American College Health","DOI":"10.1080/07448481.2020.1810052","ISSN":"0744-8481","issue":"0","note":"publisher: Taylor &amp; Francis\n_eprint: https://doi.org/10.1080/07448481.2020.1810052\nPMID: 32924859","page":"1-9","source":"Taylor and Francis+NEJM","title":"Women’s disclosure of college sexual assault: Greek-life status does not influence disclosure","title-short":"Women’s disclosure of college sexual assault","volume":"0","author":[{"family":"Bynion","given":"Teah-Marie"},{"family":"Willis","given":"Malachi"},{"family":"Jozkowski","given":"Kristen N."},{"family":"Wiersma-Mosley","given":"Jacquelyn D."}],"issued":{"date-parts":[["2020",9,14]]}}}],"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Bynion et al. 2020)</w:t>
      </w:r>
      <w:r>
        <w:rPr>
          <w:rFonts w:ascii="Arial" w:eastAsia="Times New Roman" w:hAnsi="Arial" w:cs="Arial"/>
          <w:color w:val="000000"/>
          <w:sz w:val="22"/>
          <w:szCs w:val="22"/>
        </w:rPr>
        <w:fldChar w:fldCharType="end"/>
      </w:r>
    </w:p>
    <w:p w14:paraId="25D8AAAA" w14:textId="372D7EC7"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ype: Non-economic</w:t>
      </w:r>
      <w:r w:rsidR="00313F73">
        <w:rPr>
          <w:rFonts w:ascii="Arial" w:eastAsia="Times New Roman" w:hAnsi="Arial" w:cs="Arial"/>
          <w:color w:val="000000"/>
          <w:sz w:val="22"/>
          <w:szCs w:val="22"/>
        </w:rPr>
        <w:t>- I like this study though. Very interesting results.</w:t>
      </w:r>
    </w:p>
    <w:p w14:paraId="248C5D11" w14:textId="7471F021"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Find out what the barriers to disclosure of sexual assault among college-aged women is. Wants to find out if barriers to disclosure may be more salient to sorority women.</w:t>
      </w:r>
    </w:p>
    <w:p w14:paraId="5216068B" w14:textId="2EFA4AA0"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530D9C30" w14:textId="7C2F9D6A" w:rsidR="003F7AD4" w:rsidRDefault="003F7AD4"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No significant differences in rates of hypothetical or actual formal/informal disclosure as a function of Greek-life status</w:t>
      </w:r>
    </w:p>
    <w:p w14:paraId="49B6E4BE" w14:textId="676573EE"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ost likely to report to resident advisors (47%) or student support services (43%), only 20% for the on-campus police and only 17% to the local police department. </w:t>
      </w:r>
    </w:p>
    <w:p w14:paraId="3A1D50EC" w14:textId="23E6FA4B"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Women who were sexually assaulted had the following:</w:t>
      </w:r>
    </w:p>
    <w:p w14:paraId="6F1CD4C7" w14:textId="33C65D05" w:rsidR="00313F73" w:rsidRDefault="00313F73" w:rsidP="00313F73">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hose in Greek life were more likely to be sexually assaulted by an acquaintance or strange relative to not Greek life. </w:t>
      </w:r>
    </w:p>
    <w:p w14:paraId="5BEB626E" w14:textId="6784BF7F" w:rsidR="00313F73" w:rsidRDefault="00313F73" w:rsidP="00313F73">
      <w:pPr>
        <w:numPr>
          <w:ilvl w:val="4"/>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cohol was more likely to be involved with both perpetrator and victim</w:t>
      </w:r>
    </w:p>
    <w:p w14:paraId="195D92B2" w14:textId="58CAE0B0" w:rsidR="003F7AD4"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wo separate online surveys administered in 2016/2017. </w:t>
      </w:r>
    </w:p>
    <w:p w14:paraId="7A1AA6F6" w14:textId="7C7DE2AB"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46DC724" w14:textId="2369DA2F"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Barriers to reporting include:</w:t>
      </w:r>
    </w:p>
    <w:p w14:paraId="2EE3FD24" w14:textId="52C15F35"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ssault severity (completed rape)</w:t>
      </w:r>
    </w:p>
    <w:p w14:paraId="5F6E6565" w14:textId="36452B2B"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lationship to the perpetrator</w:t>
      </w:r>
    </w:p>
    <w:p w14:paraId="1695E0CC" w14:textId="6F219D4D"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volvement of alcohol</w:t>
      </w:r>
    </w:p>
    <w:p w14:paraId="779C8130" w14:textId="7F18FF61"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ocation</w:t>
      </w:r>
    </w:p>
    <w:p w14:paraId="7D0A31C2" w14:textId="71315677"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25% of the women in their sample reported at least once instance of attempted or completed </w:t>
      </w:r>
      <w:proofErr w:type="spellStart"/>
      <w:r>
        <w:rPr>
          <w:rFonts w:ascii="Arial" w:eastAsia="Times New Roman" w:hAnsi="Arial" w:cs="Arial"/>
          <w:color w:val="000000"/>
          <w:sz w:val="22"/>
          <w:szCs w:val="22"/>
        </w:rPr>
        <w:t>nonconsenual</w:t>
      </w:r>
      <w:proofErr w:type="spellEnd"/>
      <w:r>
        <w:rPr>
          <w:rFonts w:ascii="Arial" w:eastAsia="Times New Roman" w:hAnsi="Arial" w:cs="Arial"/>
          <w:color w:val="000000"/>
          <w:sz w:val="22"/>
          <w:szCs w:val="22"/>
        </w:rPr>
        <w:t xml:space="preserve"> sexual behavior in the last year</w:t>
      </w:r>
    </w:p>
    <w:p w14:paraId="0CCEFF95" w14:textId="77777777" w:rsidR="00313F73" w:rsidRDefault="00313F73"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p>
    <w:p w14:paraId="155CA019" w14:textId="020FFC53"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hortcomings:</w:t>
      </w:r>
    </w:p>
    <w:p w14:paraId="3A4FBA0B" w14:textId="17258481"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ine data survey</w:t>
      </w:r>
    </w:p>
    <w:p w14:paraId="155904F5" w14:textId="5614F6C7"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one large southern university</w:t>
      </w:r>
    </w:p>
    <w:p w14:paraId="7D4C0E2D" w14:textId="250DD09C"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sks: “If you were sexually assaulted, physically assaulted, or stalked, how likely would you be to go to the following for help?” Very unlikely to very likely. </w:t>
      </w:r>
    </w:p>
    <w:p w14:paraId="1E08C605" w14:textId="54131C4C" w:rsidR="008B651F" w:rsidRDefault="008B651F" w:rsidP="008B651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7C316673" w14:textId="4647923F" w:rsidR="008B651F"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4056CE50" w14:textId="6B04C445"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0EA8AAC" w14:textId="410E3E40"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A76FA16" w14:textId="2A20938D" w:rsidR="006175BF" w:rsidRDefault="006175BF" w:rsidP="006175BF">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3EC9528D" w14:textId="0FEE500E" w:rsidR="006175BF" w:rsidRDefault="006175BF" w:rsidP="006175B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4481EE8B" w14:textId="2D0ECE8C"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17732D7D" w14:textId="42C24537"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31E63004" w14:textId="4783D05E" w:rsidR="00686963" w:rsidRDefault="00686963" w:rsidP="00686963">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6DD798C" w14:textId="3CECBBC7" w:rsidR="00686963"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hfiIuNWb","properties":{"formattedCitation":"(W. Routon and Walker 2016)","plainCitation":"(W. Routon and Walker 2016)","noteIndex":0},"citationItems":[{"id":248,"uris":["http://zotero.org/users/local/Y2pNJapA/items/LX9AJ7PI"],"uri":["http://zotero.org/users/local/Y2pNJapA/items/LX9AJ7PI"],"itemData":{"id":248,"type":"article-journal","container-title":"Change: The Magazine of Higher Learning","DOI":"10.1080/00091383.2016.1121088","ISSN":"0009-1383","issue":"1","note":"publisher: Routledge\n_eprint: https://doi.org/10.1080/00091383.2016.1121088","page":"60-66","source":"Taylor and Francis+NEJM","title":"Going Greek: Academics, Personal Change, and Life after College","title-short":"Going Greek","volume":"48","author":[{"family":"Routon","given":"Wesley"},{"family":"Walker","given":"Jay"}],"issued":{"date-parts":[["2016",1,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 Routon and Walker 2016)</w:t>
      </w:r>
      <w:r>
        <w:rPr>
          <w:rFonts w:ascii="Arial" w:eastAsia="Times New Roman" w:hAnsi="Arial" w:cs="Arial"/>
          <w:color w:val="000000"/>
          <w:sz w:val="22"/>
          <w:szCs w:val="22"/>
        </w:rPr>
        <w:fldChar w:fldCharType="end"/>
      </w:r>
    </w:p>
    <w:p w14:paraId="1C4C86A0" w14:textId="122E29B2"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Kind of Economic? Descriptive – gives a lay of the land</w:t>
      </w:r>
    </w:p>
    <w:p w14:paraId="502FDD74" w14:textId="588BE1AE" w:rsidR="000B1BFD"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fldChar w:fldCharType="begin"/>
      </w:r>
      <w:r>
        <w:rPr>
          <w:rFonts w:ascii="Arial" w:eastAsia="Times New Roman" w:hAnsi="Arial" w:cs="Arial"/>
          <w:color w:val="000000"/>
          <w:sz w:val="22"/>
          <w:szCs w:val="22"/>
        </w:rPr>
        <w:instrText xml:space="preserve"> ADDIN ZOTERO_ITEM CSL_CITATION {"citationID":"PZktJU1o","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095DB37F" w14:textId="5088373A" w:rsidR="0008207D" w:rsidRDefault="0008207D" w:rsidP="0008207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4DC9637B" w14:textId="05CACDDF"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0E655D">
        <w:rPr>
          <w:rFonts w:ascii="Arial" w:eastAsia="Times New Roman" w:hAnsi="Arial" w:cs="Arial"/>
          <w:color w:val="000000"/>
          <w:sz w:val="22"/>
          <w:szCs w:val="22"/>
        </w:rPr>
        <w:t>Uses propensity score matching to estimate the effects of Greek membership</w:t>
      </w:r>
    </w:p>
    <w:p w14:paraId="4E0772FF" w14:textId="4509D205"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24CAE54E" w14:textId="14F5A997"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w:t>
      </w:r>
      <w:r w:rsidR="000E655D">
        <w:rPr>
          <w:rFonts w:ascii="Arial" w:eastAsia="Times New Roman" w:hAnsi="Arial" w:cs="Arial"/>
          <w:color w:val="000000"/>
          <w:sz w:val="22"/>
          <w:szCs w:val="22"/>
        </w:rPr>
        <w:t>graduation</w:t>
      </w:r>
      <w:r>
        <w:rPr>
          <w:rFonts w:ascii="Arial" w:eastAsia="Times New Roman" w:hAnsi="Arial" w:cs="Arial"/>
          <w:color w:val="000000"/>
          <w:sz w:val="22"/>
          <w:szCs w:val="22"/>
        </w:rPr>
        <w:t xml:space="preserve"> on time and graduate school aspirations. </w:t>
      </w:r>
    </w:p>
    <w:p w14:paraId="4EB269AB" w14:textId="6C22DADE"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43509C06" w14:textId="79C3CC40"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677FA477" w14:textId="523127AC" w:rsidR="00DC019C" w:rsidRPr="000B1BFD" w:rsidRDefault="00DC019C" w:rsidP="00DC019C">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Higher Education Research Institute surveys </w:t>
      </w:r>
      <w:r w:rsidR="000E655D">
        <w:rPr>
          <w:rFonts w:ascii="Arial" w:eastAsia="Times New Roman" w:hAnsi="Arial" w:cs="Arial"/>
          <w:color w:val="000000"/>
          <w:sz w:val="22"/>
          <w:szCs w:val="22"/>
        </w:rPr>
        <w:t>(1994-1999)</w:t>
      </w:r>
    </w:p>
    <w:p w14:paraId="4AE20392" w14:textId="27AF6568"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01766FA3" w14:textId="55705086" w:rsidR="000E655D" w:rsidRDefault="000E655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ED20340" w14:textId="17ED30D1" w:rsidR="000B1BFD" w:rsidRDefault="000B1BF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2C806C8A" w14:textId="2F77B3F0"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Included analysis from over 450 American colleges and </w:t>
      </w:r>
      <w:r w:rsidR="000E655D">
        <w:rPr>
          <w:rFonts w:ascii="Arial" w:eastAsia="Times New Roman" w:hAnsi="Arial" w:cs="Arial"/>
          <w:color w:val="000000"/>
          <w:sz w:val="22"/>
          <w:szCs w:val="22"/>
        </w:rPr>
        <w:t>universities</w:t>
      </w:r>
    </w:p>
    <w:p w14:paraId="093FAAC7" w14:textId="313C9589"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413F4CB1" w14:textId="77777777" w:rsidR="000E655D" w:rsidRDefault="000E655D" w:rsidP="000E655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67BCA666" w14:textId="3EDF4F2C"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0D9D546E" w14:textId="714303EF" w:rsidR="000E655D" w:rsidRDefault="0008207D" w:rsidP="0008207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Pr="0008207D">
        <w:rPr>
          <w:rFonts w:ascii="Arial" w:eastAsia="Times New Roman" w:hAnsi="Arial" w:cs="Arial"/>
          <w:color w:val="000000"/>
          <w:sz w:val="22"/>
          <w:szCs w:val="22"/>
        </w:rPr>
        <w:instrText xml:space="preserve"> ADDIN ZOTERO_ITEM CSL_CITATION {"citationID":"IjVjV4i7","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2FADFB6" w14:textId="33AB160B"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457970B9" w14:textId="3386599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73065BBE" w14:textId="16CFF491"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EB788E">
        <w:rPr>
          <w:rFonts w:ascii="Arial" w:eastAsia="Times New Roman" w:hAnsi="Arial" w:cs="Arial"/>
          <w:color w:val="000000"/>
          <w:sz w:val="22"/>
          <w:szCs w:val="22"/>
        </w:rPr>
        <w:t xml:space="preserve">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4CE5B6CC" w14:textId="2831B2CB" w:rsidR="00EB788E" w:rsidRDefault="00EB788E"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15A4D0B8" w14:textId="5E4C642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32F66585" w14:textId="14BB8F48"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A746AC9" w14:textId="07D564D6"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208A1EC4" w14:textId="436919A2"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641A5345" w14:textId="3F661889"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4AC80321" w14:textId="01EF6EE8"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w:t>
      </w:r>
      <w:r w:rsidR="00EB788E">
        <w:rPr>
          <w:rFonts w:ascii="Arial" w:eastAsia="Times New Roman" w:hAnsi="Arial" w:cs="Arial"/>
          <w:color w:val="000000"/>
          <w:sz w:val="22"/>
          <w:szCs w:val="22"/>
        </w:rPr>
        <w:t xml:space="preserve"> Very limited external validity.</w:t>
      </w:r>
    </w:p>
    <w:p w14:paraId="597E6C2F" w14:textId="6C7F601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6D9579F0" w14:textId="1646D09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5BC2EC8" w14:textId="70FBE9F3" w:rsidR="00F06A3E" w:rsidRDefault="00F06A3E" w:rsidP="00F06A3E">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3kP0u75","properties":{"formattedCitation":"(Popov and Bernhardt 2012)","plainCitation":"(Popov and Bernhardt 2012)","noteIndex":0},"citationItems":[{"id":593,"uris":["http://zotero.org/users/local/Y2pNJapA/items/QJUA66MK"],"uri":["http://zotero.org/users/local/Y2pNJapA/items/QJUA66MK"],"itemData":{"id":593,"type":"article-journal","abstract":"We model how student choices to rush a fraternity, and fraternity admission choices, interact with signals firms receive about student productivities to determine labor-market outcomes. The fraternity and students value wages and fraternity socializing values. We provide sufficient conditions under which, in equilibrium, most members have intermediate abilities: weak students apply, but are rejected unless they have high socializing values, while most able students do not apply to avoid taint from association with weaker members. (JEL C72, J24, J31, Z13)","container-title":"American Economic Journal: Microeconomics","DOI":"10.1257/mic.4.1.116","ISSN":"1945-7669","issue":"1","language":"en","page":"116-141","source":"www.aeaweb.org","title":"Fraternities and Labor-Market Outcomes","volume":"4","author":[{"family":"Popov","given":"Sergey V."},{"family":"Bernhardt","given":"Dan"}],"issued":{"date-parts":[["2012",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opov and Bernhardt 2012)</w:t>
      </w:r>
      <w:r>
        <w:rPr>
          <w:rFonts w:ascii="Arial" w:eastAsia="Times New Roman" w:hAnsi="Arial" w:cs="Arial"/>
          <w:color w:val="000000"/>
          <w:sz w:val="22"/>
          <w:szCs w:val="22"/>
        </w:rPr>
        <w:fldChar w:fldCharType="end"/>
      </w:r>
    </w:p>
    <w:p w14:paraId="0B4AF7CE" w14:textId="57B574B8"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674BAA62" w14:textId="6AB9898E"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846DE8">
        <w:rPr>
          <w:rFonts w:ascii="Arial" w:eastAsia="Times New Roman" w:hAnsi="Arial" w:cs="Arial"/>
          <w:color w:val="000000"/>
          <w:sz w:val="22"/>
          <w:szCs w:val="22"/>
        </w:rPr>
        <w:t xml:space="preserve"> Theoretical model of fraternities and wages. Stupid.</w:t>
      </w:r>
    </w:p>
    <w:p w14:paraId="4A5B9CA8" w14:textId="7F36F22C"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None, purely theoretical</w:t>
      </w:r>
    </w:p>
    <w:p w14:paraId="4C253D31" w14:textId="1B0F602F"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ults:</w:t>
      </w:r>
    </w:p>
    <w:p w14:paraId="37E99DCD" w14:textId="3512322B"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heoretical: if firms can either evaluate student productivities perfectly or are completely incapable of screening job applicants, then fraternity membership has no impact on labor market outcomes.</w:t>
      </w:r>
    </w:p>
    <w:p w14:paraId="09C7399C" w14:textId="0587D14A"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ptimistic beliefs by firms about the abilities of fraternity members lead to higher wages for fraternity members than nonmembers</w:t>
      </w:r>
    </w:p>
    <w:p w14:paraId="31DB1180" w14:textId="6ADEFB67"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075F9110" w14:textId="12C6946D" w:rsidR="00846DE8" w:rsidRDefault="00846DE8" w:rsidP="00846DE8">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oSBWQxQ","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6738E80C" w14:textId="032C27F1"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5004F7C1" w14:textId="5F20DF7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w:t>
      </w:r>
      <w:r w:rsidR="00A04845">
        <w:rPr>
          <w:rFonts w:ascii="Arial" w:eastAsia="Times New Roman" w:hAnsi="Arial" w:cs="Arial"/>
          <w:color w:val="000000"/>
          <w:sz w:val="22"/>
          <w:szCs w:val="22"/>
        </w:rPr>
        <w:t>Dartmouth</w:t>
      </w:r>
      <w:r>
        <w:rPr>
          <w:rFonts w:ascii="Arial" w:eastAsia="Times New Roman" w:hAnsi="Arial" w:cs="Arial"/>
          <w:color w:val="000000"/>
          <w:sz w:val="22"/>
          <w:szCs w:val="22"/>
        </w:rPr>
        <w:t xml:space="preserve"> college for peer effects. </w:t>
      </w:r>
    </w:p>
    <w:p w14:paraId="729F86AA" w14:textId="405B314B"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57ED58E" w14:textId="5A4C7619" w:rsidR="00846DE8" w:rsidRDefault="00254290"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f freshman year roommate joins fraternity, then 8 percent more likely to do so - they actually join the same house frequently too.</w:t>
      </w:r>
    </w:p>
    <w:p w14:paraId="3C1E02B1" w14:textId="4ED5784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6E751788" w14:textId="355683E1" w:rsidR="00846DE8" w:rsidRDefault="00A04845"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w:t>
      </w:r>
      <w:r w:rsidR="00846DE8">
        <w:rPr>
          <w:rFonts w:ascii="Arial" w:eastAsia="Times New Roman" w:hAnsi="Arial" w:cs="Arial"/>
          <w:color w:val="000000"/>
          <w:sz w:val="22"/>
          <w:szCs w:val="22"/>
        </w:rPr>
        <w:t xml:space="preserve"> database of students and include a full history of housing/dorm assignments and term-by-term academic performance</w:t>
      </w:r>
    </w:p>
    <w:p w14:paraId="7E55E5BB" w14:textId="77777777" w:rsidR="00846DE8" w:rsidRPr="0008207D"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p>
    <w:p w14:paraId="172AAE71" w14:textId="77777777" w:rsidR="003A2DD3" w:rsidRDefault="003A2DD3"/>
    <w:sectPr w:rsidR="003A2D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FA"/>
    <w:rsid w:val="0008207D"/>
    <w:rsid w:val="000B1BFD"/>
    <w:rsid w:val="000E655D"/>
    <w:rsid w:val="00214B1D"/>
    <w:rsid w:val="002214BC"/>
    <w:rsid w:val="00241BFA"/>
    <w:rsid w:val="0025327A"/>
    <w:rsid w:val="00254290"/>
    <w:rsid w:val="00313F73"/>
    <w:rsid w:val="003A2DD3"/>
    <w:rsid w:val="003F7AD4"/>
    <w:rsid w:val="004441B4"/>
    <w:rsid w:val="004657D1"/>
    <w:rsid w:val="004F276F"/>
    <w:rsid w:val="00511F02"/>
    <w:rsid w:val="006175BF"/>
    <w:rsid w:val="00686963"/>
    <w:rsid w:val="006A72FF"/>
    <w:rsid w:val="00846DE8"/>
    <w:rsid w:val="00867D35"/>
    <w:rsid w:val="008963ED"/>
    <w:rsid w:val="008B651F"/>
    <w:rsid w:val="00946EED"/>
    <w:rsid w:val="009C14DD"/>
    <w:rsid w:val="009E4685"/>
    <w:rsid w:val="009F199D"/>
    <w:rsid w:val="00A04845"/>
    <w:rsid w:val="00A2704D"/>
    <w:rsid w:val="00B27E8A"/>
    <w:rsid w:val="00D31DEB"/>
    <w:rsid w:val="00DC019C"/>
    <w:rsid w:val="00E47111"/>
    <w:rsid w:val="00EB788E"/>
    <w:rsid w:val="00F06A3E"/>
    <w:rsid w:val="00F06F8D"/>
    <w:rsid w:val="00FD5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1C9458"/>
  <w15:chartTrackingRefBased/>
  <w15:docId w15:val="{9B5E39E2-03B0-5248-89AA-7B48C6CC0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0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TotalTime>
  <Pages>5</Pages>
  <Words>5886</Words>
  <Characters>3355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14</cp:revision>
  <dcterms:created xsi:type="dcterms:W3CDTF">2021-06-08T18:33:00Z</dcterms:created>
  <dcterms:modified xsi:type="dcterms:W3CDTF">2021-06-17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MTZZnZL"/&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